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Advisor: Chien-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i</w:t>
      </w:r>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i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36EF2"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455251">
        <w:rPr>
          <w:rFonts w:eastAsia="標楷體" w:hint="eastAsia"/>
        </w:rPr>
        <w:t>#</w:t>
      </w:r>
    </w:p>
    <w:p w:rsidR="00436EF2" w:rsidRPr="00436EF2" w:rsidRDefault="00436EF2" w:rsidP="00436EF2">
      <w:pPr>
        <w:widowControl/>
        <w:spacing w:line="360" w:lineRule="auto"/>
        <w:jc w:val="center"/>
        <w:rPr>
          <w:rFonts w:eastAsia="標楷體" w:hint="eastAsia"/>
          <w:b/>
          <w:sz w:val="36"/>
          <w:szCs w:val="36"/>
        </w:rPr>
      </w:pPr>
      <w:r>
        <w:rPr>
          <w:rFonts w:eastAsia="標楷體"/>
        </w:rPr>
        <w:br w:type="page"/>
      </w:r>
      <w:r w:rsidRPr="00436EF2">
        <w:rPr>
          <w:rFonts w:eastAsia="標楷體" w:hint="eastAsia"/>
          <w:b/>
          <w:sz w:val="36"/>
          <w:szCs w:val="36"/>
        </w:rPr>
        <w:lastRenderedPageBreak/>
        <w:t>中文摘要</w:t>
      </w:r>
    </w:p>
    <w:p w:rsidR="00436EF2" w:rsidRPr="00436EF2" w:rsidRDefault="00436EF2" w:rsidP="00436EF2">
      <w:pPr>
        <w:widowControl/>
        <w:spacing w:line="360" w:lineRule="auto"/>
        <w:ind w:firstLine="480"/>
        <w:rPr>
          <w:rFonts w:ascii="標楷體" w:eastAsia="標楷體" w:hAnsi="標楷體" w:hint="eastAsia"/>
          <w:szCs w:val="24"/>
        </w:rPr>
      </w:pPr>
      <w:bookmarkStart w:id="0" w:name="_GoBack"/>
      <w:r w:rsidRPr="003410C5">
        <w:rPr>
          <w:rFonts w:ascii="標楷體" w:eastAsia="標楷體" w:hAnsi="標楷體" w:hint="eastAsia"/>
          <w:szCs w:val="24"/>
        </w:rPr>
        <w:t>本篇論文主要專注於解決推薦系統中常見的冷啟動使用者問題，我們提出了一種稱為「使用者返老還童」的機制，該機制</w:t>
      </w:r>
      <w:r>
        <w:rPr>
          <w:rFonts w:ascii="標楷體" w:eastAsia="標楷體" w:hAnsi="標楷體" w:hint="eastAsia"/>
          <w:szCs w:val="24"/>
        </w:rPr>
        <w:t>首先會為不同使用者族群選出該群使用者的具代表性商品，並且透過</w:t>
      </w:r>
      <w:r w:rsidRPr="003410C5">
        <w:rPr>
          <w:rFonts w:ascii="標楷體" w:eastAsia="標楷體" w:hAnsi="標楷體" w:hint="eastAsia"/>
          <w:szCs w:val="24"/>
        </w:rPr>
        <w:t>將富有評分資訊的使用者</w:t>
      </w:r>
      <w:r>
        <w:rPr>
          <w:rFonts w:ascii="標楷體" w:eastAsia="標楷體" w:hAnsi="標楷體" w:hint="eastAsia"/>
          <w:szCs w:val="24"/>
        </w:rPr>
        <w:t>向量隨機覆蓋大部分的不具代表性商品為0分，以及覆蓋小部分的具代表性商品為0分後，以此來模擬使用者冷啟動的狀態。最後，我們使用</w:t>
      </w:r>
      <w:r>
        <w:rPr>
          <w:rFonts w:ascii="標楷體" w:eastAsia="標楷體" w:hAnsi="標楷體" w:cs="Times New Roman" w:hint="eastAsia"/>
          <w:szCs w:val="24"/>
        </w:rPr>
        <w:t>被「使用者返老還童」機制還原的冷啟動使用者來訓練</w:t>
      </w:r>
      <w:r>
        <w:rPr>
          <w:rFonts w:ascii="標楷體" w:eastAsia="標楷體" w:hAnsi="標楷體" w:hint="eastAsia"/>
          <w:szCs w:val="24"/>
        </w:rPr>
        <w:t>深度學習模型</w:t>
      </w:r>
      <w:r w:rsidRPr="00990B8E">
        <w:rPr>
          <w:rFonts w:ascii="Times New Roman" w:eastAsia="標楷體" w:hAnsi="Times New Roman" w:cs="Times New Roman"/>
          <w:szCs w:val="24"/>
        </w:rPr>
        <w:t>Denoising Autoencoder</w:t>
      </w:r>
      <w:r>
        <w:rPr>
          <w:rFonts w:ascii="標楷體" w:eastAsia="標楷體" w:hAnsi="標楷體" w:cs="Times New Roman" w:hint="eastAsia"/>
          <w:szCs w:val="24"/>
        </w:rPr>
        <w:t>。當模型訓練完成後，模型便有能力把輸入的冷啟動使用者順利還原成富有資訊的使用者狀態。</w:t>
      </w:r>
    </w:p>
    <w:bookmarkEnd w:id="0"/>
    <w:p w:rsidR="00436EF2" w:rsidRPr="00436EF2" w:rsidRDefault="00436EF2" w:rsidP="00436EF2">
      <w:pPr>
        <w:widowControl/>
        <w:spacing w:line="360" w:lineRule="auto"/>
        <w:rPr>
          <w:rFonts w:ascii="標楷體" w:eastAsia="標楷體" w:hAnsi="標楷體" w:hint="eastAsia"/>
          <w:szCs w:val="24"/>
        </w:rPr>
      </w:pPr>
    </w:p>
    <w:p w:rsidR="00436EF2" w:rsidRPr="00436EF2" w:rsidRDefault="00617DC2" w:rsidP="00617DC2">
      <w:pPr>
        <w:widowControl/>
        <w:spacing w:line="360" w:lineRule="auto"/>
        <w:jc w:val="center"/>
        <w:rPr>
          <w:rFonts w:ascii="標楷體" w:eastAsia="標楷體" w:hAnsi="標楷體" w:hint="eastAsia"/>
          <w:szCs w:val="24"/>
        </w:rPr>
      </w:pPr>
      <w:r>
        <w:rPr>
          <w:rFonts w:eastAsia="標楷體" w:hint="eastAsia"/>
          <w:b/>
          <w:sz w:val="36"/>
          <w:szCs w:val="36"/>
        </w:rPr>
        <w:t>英</w:t>
      </w:r>
      <w:r w:rsidR="00436EF2" w:rsidRPr="00436EF2">
        <w:rPr>
          <w:rFonts w:eastAsia="標楷體" w:hint="eastAsia"/>
          <w:b/>
          <w:sz w:val="36"/>
          <w:szCs w:val="36"/>
        </w:rPr>
        <w:t>文摘要</w:t>
      </w:r>
    </w:p>
    <w:p w:rsidR="00436EF2" w:rsidRPr="00904645" w:rsidRDefault="00904645" w:rsidP="00436EF2">
      <w:pPr>
        <w:widowControl/>
        <w:spacing w:line="360" w:lineRule="auto"/>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ield of recommender systems, and w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 xml:space="preserve">first choose representative items for each group of users, and then we </w:t>
      </w:r>
      <w:r w:rsidR="0071039E">
        <w:rPr>
          <w:rFonts w:ascii="Times New Roman" w:eastAsia="標楷體" w:hAnsi="Times New Roman" w:cs="Times New Roman" w:hint="eastAsia"/>
          <w:szCs w:val="24"/>
        </w:rPr>
        <w:t>give the representative items higher probability to be dropout</w:t>
      </w:r>
    </w:p>
    <w:p w:rsidR="00436EF2" w:rsidRPr="00904645" w:rsidRDefault="00436EF2" w:rsidP="00436EF2">
      <w:pPr>
        <w:widowControl/>
        <w:spacing w:line="360" w:lineRule="auto"/>
        <w:rPr>
          <w:rFonts w:ascii="標楷體" w:eastAsia="標楷體" w:hAnsi="標楷體" w:hint="eastAsia"/>
          <w:szCs w:val="24"/>
        </w:rPr>
      </w:pPr>
    </w:p>
    <w:p w:rsidR="00436EF2" w:rsidRPr="00436EF2" w:rsidRDefault="00436EF2" w:rsidP="00436EF2">
      <w:pPr>
        <w:widowControl/>
        <w:spacing w:line="360" w:lineRule="auto"/>
        <w:rPr>
          <w:rFonts w:ascii="標楷體" w:eastAsia="標楷體" w:hAnsi="標楷體" w:hint="eastAsia"/>
          <w:szCs w:val="24"/>
        </w:rPr>
      </w:pPr>
    </w:p>
    <w:p w:rsidR="00436EF2" w:rsidRPr="00436EF2" w:rsidRDefault="00436EF2" w:rsidP="00436EF2">
      <w:pPr>
        <w:widowControl/>
        <w:spacing w:line="360" w:lineRule="auto"/>
        <w:rPr>
          <w:rFonts w:ascii="標楷體" w:eastAsia="標楷體" w:hAnsi="標楷體" w:hint="eastAsia"/>
          <w:szCs w:val="24"/>
        </w:rPr>
      </w:pPr>
    </w:p>
    <w:p w:rsidR="00436EF2" w:rsidRPr="00436EF2" w:rsidRDefault="00436EF2" w:rsidP="00436EF2">
      <w:pPr>
        <w:widowControl/>
        <w:spacing w:line="360" w:lineRule="auto"/>
        <w:rPr>
          <w:rFonts w:ascii="標楷體" w:eastAsia="標楷體" w:hAnsi="標楷體"/>
          <w:szCs w:val="24"/>
        </w:rPr>
      </w:pPr>
    </w:p>
    <w:p w:rsidR="00455251" w:rsidRPr="00436EF2" w:rsidRDefault="00436EF2" w:rsidP="00436EF2">
      <w:pPr>
        <w:widowControl/>
        <w:rPr>
          <w:rFonts w:eastAsia="標楷體"/>
        </w:rPr>
      </w:pPr>
      <w:r>
        <w:rPr>
          <w:rFonts w:eastAsia="標楷體"/>
        </w:rPr>
        <w:br w:type="page"/>
      </w: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Pr>
          <w:rFonts w:ascii="標楷體" w:eastAsia="標楷體" w:hAnsi="標楷體" w:hint="eastAsia"/>
          <w:szCs w:val="24"/>
        </w:rPr>
        <w:t>網路上各式服務平台中令人目不暇的商品品項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201025">
        <w:rPr>
          <w:rFonts w:ascii="標楷體" w:eastAsia="標楷體" w:hAnsi="標楷體"/>
          <w:szCs w:val="24"/>
        </w:rPr>
        <w:instrText xml:space="preserve"> ADDIN EN.CITE &lt;EndNote&gt;&lt;Cite&gt;&lt;Author&gt;Gomez-Uribe&lt;/Author&gt;&lt;Year&gt;2015&lt;/Year&gt;&lt;RecNum&gt;4&lt;/RecNum&gt;&lt;DisplayText&gt;[&lt;style font="Tahoma" size="8"&gt;1&lt;/style&gt;]&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titles&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201025">
        <w:rPr>
          <w:rFonts w:ascii="標楷體" w:eastAsia="標楷體" w:hAnsi="標楷體"/>
          <w:noProof/>
          <w:szCs w:val="24"/>
        </w:rPr>
        <w:t>[</w:t>
      </w:r>
      <w:r w:rsidR="00201025" w:rsidRPr="00201025">
        <w:rPr>
          <w:rFonts w:ascii="Tahoma" w:eastAsia="標楷體" w:hAnsi="Tahoma" w:cs="Tahoma"/>
          <w:noProof/>
          <w:sz w:val="16"/>
          <w:szCs w:val="24"/>
        </w:rPr>
        <w:t>1</w:t>
      </w:r>
      <w:r w:rsidR="00201025">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Larry Myler</w:t>
      </w:r>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Pr>
          <w:rFonts w:ascii="標楷體" w:eastAsia="標楷體" w:hAnsi="標楷體"/>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2</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AE336F">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AE336F">
        <w:rPr>
          <w:rFonts w:ascii="Times New Roman" w:eastAsia="標楷體" w:hAnsi="Times New Roman" w:cs="Times New Roman"/>
          <w:noProof/>
          <w:szCs w:val="24"/>
        </w:rPr>
        <w:t>[</w:t>
      </w:r>
      <w:r w:rsidR="00AE336F" w:rsidRPr="00AE336F">
        <w:rPr>
          <w:rFonts w:ascii="Tahoma" w:eastAsia="標楷體" w:hAnsi="Tahoma" w:cs="Tahoma"/>
          <w:noProof/>
          <w:sz w:val="16"/>
          <w:szCs w:val="24"/>
        </w:rPr>
        <w:t>3</w:t>
      </w:r>
      <w:r w:rsidR="00AE336F">
        <w:rPr>
          <w:rFonts w:ascii="Times New Roman" w:eastAsia="標楷體" w:hAnsi="Times New Roman" w:cs="Times New Roman"/>
          <w:noProof/>
          <w:szCs w:val="24"/>
        </w:rPr>
        <w:t>]</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4</w:t>
      </w:r>
      <w:r w:rsidR="00AE336F">
        <w:rPr>
          <w:rFonts w:ascii="標楷體" w:eastAsia="標楷體" w:hAnsi="標楷體"/>
          <w:noProof/>
          <w:szCs w:val="24"/>
        </w:rPr>
        <w:t>]</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5</w:t>
      </w:r>
      <w:r w:rsidR="00AE336F">
        <w:rPr>
          <w:rFonts w:ascii="標楷體" w:eastAsia="標楷體" w:hAnsi="標楷體"/>
          <w:noProof/>
          <w:szCs w:val="24"/>
        </w:rPr>
        <w:t>]</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Pr>
          <w:rFonts w:ascii="標楷體" w:eastAsia="標楷體" w:hAnsi="標楷體"/>
          <w:szCs w:val="24"/>
        </w:rPr>
        <w:instrText xml:space="preserve"> ADDIN EN.CITE &lt;EndNote&gt;&lt;Cite&gt;&lt;Author&gt;Cheng&lt;/Author&gt;&lt;Year&gt;2016&lt;/Year&gt;&lt;RecNum&gt;1&lt;/RecNum&gt;&lt;DisplayText&gt;[&lt;style font="Tahoma" size="8"&gt;7&lt;/style&gt;]&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7</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r w:rsidRPr="005E77EC">
        <w:rPr>
          <w:rFonts w:ascii="Times New Roman" w:eastAsia="標楷體" w:hAnsi="Times New Roman" w:cs="Times New Roman"/>
          <w:szCs w:val="24"/>
        </w:rPr>
        <w:t>RecSys</w:t>
      </w:r>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r w:rsidRPr="00226477">
        <w:rPr>
          <w:rFonts w:ascii="Times New Roman" w:eastAsia="標楷體" w:hAnsi="Times New Roman" w:cs="Times New Roman"/>
          <w:szCs w:val="24"/>
        </w:rPr>
        <w:t>Denoising 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627A8">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的運作方式若以圖像為例：會先把圖片中的一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CA1EDE">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Collaborative Denoising Autoencoder</w:t>
      </w:r>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w:t>
      </w:r>
      <w:r w:rsidRPr="0073617D">
        <w:rPr>
          <w:rFonts w:ascii="標楷體" w:eastAsia="標楷體" w:hAnsi="標楷體" w:hint="eastAsia"/>
          <w:szCs w:val="24"/>
        </w:rPr>
        <w:lastRenderedPageBreak/>
        <w:t>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Pr>
          <w:rFonts w:ascii="標楷體" w:eastAsia="標楷體" w:hAnsi="標楷體"/>
          <w:szCs w:val="24"/>
        </w:rPr>
        <w:instrText xml:space="preserve"> ADDIN EN.CITE &lt;EndNote&gt;&lt;Cite&gt;&lt;Author&gt;Zhang&lt;/Author&gt;&lt;Year&gt;2019&lt;/Year&gt;&lt;RecNum&gt;16&lt;/RecNum&gt;&lt;DisplayText&gt;[&lt;style font="Tahoma" size="8"&gt;10&lt;/style&gt;]&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 %J ACM Computing Surveys&lt;/author&gt;&lt;/authors&gt;&lt;/contributors&gt;&lt;titles&gt;&lt;title&gt;Deep learning based recommender system: A survey and new perspectives&lt;/title&gt;&lt;/titles&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6E5DBB">
        <w:rPr>
          <w:rFonts w:ascii="Tahoma" w:eastAsia="標楷體" w:hAnsi="Tahoma" w:cs="Tahoma"/>
          <w:noProof/>
          <w:sz w:val="16"/>
          <w:szCs w:val="24"/>
        </w:rPr>
        <w:t>10</w:t>
      </w:r>
      <w:r>
        <w:rPr>
          <w:rFonts w:ascii="標楷體" w:eastAsia="標楷體" w:hAnsi="標楷體"/>
          <w:noProof/>
          <w:szCs w:val="24"/>
        </w:rPr>
        <w:t>]</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i)</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r w:rsidRPr="00672A70">
        <w:rPr>
          <w:rFonts w:ascii="Times New Roman" w:eastAsia="標楷體" w:hAnsi="Times New Roman" w:cs="Times New Roman"/>
          <w:szCs w:val="24"/>
        </w:rPr>
        <w:t>relu)</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w:t>
      </w:r>
      <w:r w:rsidRPr="00411AF9">
        <w:rPr>
          <w:rFonts w:ascii="標楷體" w:eastAsia="標楷體" w:hAnsi="標楷體" w:hint="eastAsia"/>
          <w:szCs w:val="24"/>
        </w:rPr>
        <w:lastRenderedPageBreak/>
        <w:t>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並將結果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7A1D93">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i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 xml:space="preserve">CM </w:t>
      </w:r>
      <w:r w:rsidRPr="00266DDF">
        <w:rPr>
          <w:rFonts w:ascii="Times New Roman" w:eastAsia="標楷體" w:hAnsi="Times New Roman" w:cs="Times New Roman"/>
          <w:szCs w:val="24"/>
        </w:rPr>
        <w:lastRenderedPageBreak/>
        <w:t>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286D646" wp14:editId="69D7144B">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D9593E" w:rsidP="00AD0D20">
      <w:pPr>
        <w:spacing w:line="360" w:lineRule="auto"/>
        <w:jc w:val="center"/>
        <w:rPr>
          <w:rFonts w:ascii="標楷體" w:eastAsia="標楷體" w:hAnsi="標楷體"/>
          <w:szCs w:val="24"/>
        </w:rPr>
      </w:pPr>
      <w:r>
        <w:rPr>
          <w:rFonts w:ascii="標楷體" w:eastAsia="標楷體" w:hAnsi="標楷體" w:hint="eastAsia"/>
          <w:szCs w:val="24"/>
        </w:rPr>
        <w:t>圖一、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D9593E">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6F19CD">
        <w:rPr>
          <w:rFonts w:ascii="Tahoma" w:eastAsia="標楷體" w:hAnsi="Tahoma" w:cs="Tahoma"/>
          <w:noProof/>
          <w:sz w:val="16"/>
          <w:szCs w:val="24"/>
        </w:rPr>
        <w:t>1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w:t>
      </w:r>
      <w:r w:rsidR="00197EC6" w:rsidRPr="006F09D7">
        <w:rPr>
          <w:rFonts w:ascii="Times New Roman" w:eastAsia="標楷體" w:hAnsi="Times New Roman" w:cs="Times New Roman"/>
          <w:szCs w:val="24"/>
        </w:rPr>
        <w:lastRenderedPageBreak/>
        <w:t>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AD0D20">
      <w:pPr>
        <w:jc w:val="center"/>
      </w:pPr>
      <w:r w:rsidRPr="00BE6B0A">
        <w:rPr>
          <w:rFonts w:ascii="標楷體" w:eastAsia="標楷體" w:hAnsi="標楷體"/>
          <w:noProof/>
          <w:szCs w:val="24"/>
        </w:rPr>
        <w:drawing>
          <wp:inline distT="0" distB="0" distL="0" distR="0" wp14:anchorId="1FC59C8C" wp14:editId="7B1377B4">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AD0D20" w:rsidP="00197EC6">
      <w:pPr>
        <w:spacing w:line="360" w:lineRule="auto"/>
        <w:jc w:val="center"/>
        <w:rPr>
          <w:rFonts w:ascii="標楷體" w:eastAsia="標楷體" w:hAnsi="標楷體"/>
        </w:rPr>
      </w:pPr>
      <w:r>
        <w:rPr>
          <w:rFonts w:ascii="標楷體" w:eastAsia="標楷體" w:hAnsi="標楷體" w:hint="eastAsia"/>
        </w:rPr>
        <w:t>圖二、文獻</w:t>
      </w:r>
      <w:r>
        <w:rPr>
          <w:rFonts w:ascii="標楷體" w:eastAsia="標楷體" w:hAnsi="標楷體"/>
        </w:rPr>
        <w:fldChar w:fldCharType="begin"/>
      </w:r>
      <w:r>
        <w:rPr>
          <w:rFonts w:ascii="標楷體" w:eastAsia="標楷體" w:hAnsi="標楷體"/>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標楷體" w:eastAsia="標楷體" w:hAnsi="標楷體"/>
        </w:rPr>
        <w:fldChar w:fldCharType="separate"/>
      </w:r>
      <w:r>
        <w:rPr>
          <w:rFonts w:ascii="標楷體" w:eastAsia="標楷體" w:hAnsi="標楷體"/>
          <w:noProof/>
        </w:rPr>
        <w:t>[</w:t>
      </w:r>
      <w:r w:rsidRPr="00AD0D20">
        <w:rPr>
          <w:rFonts w:ascii="Tahoma" w:eastAsia="標楷體" w:hAnsi="Tahoma" w:cs="Tahoma"/>
          <w:noProof/>
          <w:sz w:val="16"/>
        </w:rPr>
        <w:t>12</w:t>
      </w:r>
      <w:r>
        <w:rPr>
          <w:rFonts w:ascii="標楷體" w:eastAsia="標楷體" w:hAnsi="標楷體"/>
          <w:noProof/>
        </w:rPr>
        <w:t>]</w:t>
      </w:r>
      <w:r>
        <w:rPr>
          <w:rFonts w:ascii="標楷體" w:eastAsia="標楷體" w:hAnsi="標楷體"/>
        </w:rPr>
        <w:fldChar w:fldCharType="end"/>
      </w:r>
      <w:r>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51A57">
        <w:rPr>
          <w:rFonts w:ascii="Tahoma" w:eastAsia="標楷體" w:hAnsi="Tahoma" w:cs="Tahoma"/>
          <w:noProof/>
          <w:sz w:val="16"/>
          <w:szCs w:val="24"/>
        </w:rPr>
        <w:t>6</w:t>
      </w:r>
      <w:r>
        <w:rPr>
          <w:rFonts w:ascii="Times New Roman" w:eastAsia="標楷體" w:hAnsi="Times New Roman" w:cs="Times New Roman"/>
          <w:noProof/>
          <w:szCs w:val="24"/>
        </w:rPr>
        <w:t>]</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w:t>
      </w:r>
      <w:r w:rsidRPr="008F4757">
        <w:rPr>
          <w:rFonts w:ascii="Times New Roman" w:eastAsia="標楷體" w:hAnsi="Times New Roman" w:cs="Times New Roman"/>
          <w:szCs w:val="24"/>
        </w:rPr>
        <w:lastRenderedPageBreak/>
        <w:t>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5C2A2F28" wp14:editId="59600764">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45E51" w:rsidP="00613120">
      <w:pPr>
        <w:pStyle w:val="a3"/>
        <w:ind w:leftChars="0" w:left="360"/>
        <w:jc w:val="center"/>
        <w:rPr>
          <w:rFonts w:ascii="標楷體" w:eastAsia="標楷體" w:hAnsi="標楷體"/>
          <w:szCs w:val="24"/>
        </w:rPr>
      </w:pPr>
      <w:r>
        <w:rPr>
          <w:rFonts w:ascii="標楷體" w:eastAsia="標楷體" w:hAnsi="標楷體" w:hint="eastAsia"/>
          <w:szCs w:val="24"/>
        </w:rPr>
        <w:t>圖三、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045E51">
        <w:rPr>
          <w:rFonts w:ascii="標楷體" w:eastAsia="標楷體" w:hAnsi="標楷體" w:hint="eastAsia"/>
        </w:rPr>
        <w:t xml:space="preserve"> </w:t>
      </w:r>
      <w:r>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 xml:space="preserve">(time since last </w:t>
      </w:r>
      <w:r w:rsidRPr="00577CAD">
        <w:rPr>
          <w:rFonts w:ascii="Times New Roman" w:eastAsia="標楷體" w:hAnsi="Times New Roman" w:cs="Times New Roman"/>
          <w:szCs w:val="24"/>
        </w:rPr>
        <w:lastRenderedPageBreak/>
        <w:t>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1957D6">
      <w:pPr>
        <w:pStyle w:val="a3"/>
        <w:ind w:leftChars="0" w:left="360"/>
        <w:jc w:val="center"/>
        <w:rPr>
          <w:rFonts w:ascii="標楷體" w:eastAsia="標楷體" w:hAnsi="標楷體"/>
          <w:szCs w:val="24"/>
        </w:rPr>
      </w:pPr>
      <w:r>
        <w:rPr>
          <w:noProof/>
        </w:rPr>
        <w:drawing>
          <wp:inline distT="0" distB="0" distL="0" distR="0" wp14:anchorId="0BD0F081" wp14:editId="69A731AB">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E314E4" w:rsidP="00E314E4">
      <w:pPr>
        <w:pStyle w:val="a3"/>
        <w:ind w:leftChars="0" w:left="360"/>
        <w:jc w:val="center"/>
        <w:rPr>
          <w:rFonts w:ascii="標楷體" w:eastAsia="標楷體" w:hAnsi="標楷體"/>
          <w:szCs w:val="24"/>
        </w:rPr>
      </w:pPr>
      <w:r>
        <w:rPr>
          <w:rFonts w:ascii="標楷體" w:eastAsia="標楷體" w:hAnsi="標楷體" w:hint="eastAsia"/>
          <w:szCs w:val="24"/>
        </w:rPr>
        <w:t>圖四、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Majumdar&lt;/Author&gt;&lt;Year&gt;2017&lt;/Year&gt;&lt;RecNum&gt;7&lt;/RecNum&gt;&lt;DisplayText&gt;[&lt;style font="Tahoma" size="8"&gt;13&lt;/style&gt;]&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1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r w:rsidRPr="00AC0C8A">
        <w:rPr>
          <w:rFonts w:ascii="Times New Roman" w:eastAsia="標楷體" w:hAnsi="Times New Roman" w:cs="Times New Roman"/>
          <w:szCs w:val="24"/>
        </w:rPr>
        <w:t>Autoencoder</w:t>
      </w:r>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lastRenderedPageBreak/>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r w:rsidRPr="00AC0C8A">
        <w:rPr>
          <w:rFonts w:ascii="Times New Roman" w:eastAsia="標楷體" w:hAnsi="Times New Roman" w:cs="Times New Roman"/>
          <w:szCs w:val="24"/>
        </w:rPr>
        <w:t>timeSVD++</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tacked Denoising Autoencoder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timeSVD++</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3FFE152" wp14:editId="0A73CA61">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EB5F84"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評分</w:t>
      </w:r>
    </w:p>
    <w:p w:rsidR="008147C4" w:rsidRPr="00C82114" w:rsidRDefault="00EB5F84"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EB5F84"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EB5F84"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EB5F84"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i</w:t>
      </w:r>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i</w:t>
      </w:r>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i</w:t>
      </w:r>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D32586B" wp14:editId="3F76F310">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EB5F84"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i</w:t>
      </w:r>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EB5F84"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r w:rsidRPr="00270476">
        <w:rPr>
          <w:rFonts w:ascii="Times New Roman" w:eastAsia="標楷體" w:hAnsi="Times New Roman" w:cs="Times New Roman"/>
          <w:szCs w:val="24"/>
        </w:rPr>
        <w:t>Autoencoder</w:t>
      </w:r>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AB76DD">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AB76DD">
        <w:rPr>
          <w:rFonts w:ascii="Times New Roman" w:eastAsia="標楷體" w:hAnsi="Times New Roman" w:cs="Times New Roman"/>
          <w:noProof/>
          <w:szCs w:val="24"/>
        </w:rPr>
        <w:t>[</w:t>
      </w:r>
      <w:r w:rsidR="00AB76DD" w:rsidRPr="00AB76DD">
        <w:rPr>
          <w:rFonts w:ascii="Tahoma" w:eastAsia="標楷體" w:hAnsi="Tahoma" w:cs="Tahoma"/>
          <w:noProof/>
          <w:sz w:val="16"/>
          <w:szCs w:val="24"/>
        </w:rPr>
        <w:t>9</w:t>
      </w:r>
      <w:r w:rsidR="00AB76DD">
        <w:rPr>
          <w:rFonts w:ascii="Times New Roman" w:eastAsia="標楷體" w:hAnsi="Times New Roman" w:cs="Times New Roman"/>
          <w:noProof/>
          <w:szCs w:val="24"/>
        </w:rPr>
        <w:t>]</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ollaborative Denoising Autoencoder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Autoencoder</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w:t>
      </w:r>
      <w:r w:rsidR="00AB76DD" w:rsidRPr="00270476">
        <w:rPr>
          <w:rFonts w:ascii="Times New Roman" w:eastAsia="標楷體" w:hAnsi="Times New Roman" w:cs="Times New Roman"/>
          <w:szCs w:val="24"/>
        </w:rPr>
        <w:lastRenderedPageBreak/>
        <w:t>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3AB6B8CA" wp14:editId="0EDBFFC4">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29155B">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355396">
        <w:rPr>
          <w:rFonts w:ascii="Times New Roman" w:eastAsia="標楷體" w:hAnsi="Times New Roman" w:cs="Times New Roman"/>
          <w:noProof/>
          <w:szCs w:val="24"/>
        </w:rPr>
        <w:t>[</w:t>
      </w:r>
      <w:r w:rsidR="00355396" w:rsidRPr="00355396">
        <w:rPr>
          <w:rFonts w:ascii="Tahoma" w:eastAsia="標楷體" w:hAnsi="Tahoma" w:cs="Tahoma"/>
          <w:noProof/>
          <w:sz w:val="16"/>
          <w:szCs w:val="24"/>
        </w:rPr>
        <w:t>14</w:t>
      </w:r>
      <w:r w:rsidR="00355396">
        <w:rPr>
          <w:rFonts w:ascii="Times New Roman" w:eastAsia="標楷體" w:hAnsi="Times New Roman" w:cs="Times New Roman"/>
          <w:noProof/>
          <w:szCs w:val="24"/>
        </w:rPr>
        <w:t>]</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r w:rsidR="00355396">
        <w:rPr>
          <w:rFonts w:ascii="Times New Roman" w:eastAsia="標楷體" w:hAnsi="Times New Roman" w:cs="Times New Roman" w:hint="eastAsia"/>
          <w:szCs w:val="24"/>
        </w:rPr>
        <w:t>Autoencoder</w:t>
      </w:r>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Autoencoder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Autoencoder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Autoencoder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217F90EB" wp14:editId="35E7533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14</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355396">
        <w:rPr>
          <w:rFonts w:ascii="Tahoma" w:eastAsia="標楷體" w:hAnsi="Tahoma" w:cs="Tahoma"/>
          <w:noProof/>
          <w:sz w:val="16"/>
          <w:szCs w:val="24"/>
        </w:rPr>
        <w:t>1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417C98">
        <w:rPr>
          <w:rFonts w:ascii="Times New Roman" w:eastAsia="標楷體" w:hAnsi="Times New Roman" w:cs="Times New Roman"/>
          <w:noProof/>
          <w:szCs w:val="24"/>
        </w:rPr>
        <w:t>[</w:t>
      </w:r>
      <w:r w:rsidR="00417C98" w:rsidRPr="00417C98">
        <w:rPr>
          <w:rFonts w:ascii="Tahoma" w:eastAsia="標楷體" w:hAnsi="Tahoma" w:cs="Tahoma"/>
          <w:noProof/>
          <w:sz w:val="16"/>
          <w:szCs w:val="24"/>
        </w:rPr>
        <w:t>15</w:t>
      </w:r>
      <w:r w:rsidR="00417C98">
        <w:rPr>
          <w:rFonts w:ascii="Times New Roman" w:eastAsia="標楷體" w:hAnsi="Times New Roman" w:cs="Times New Roman"/>
          <w:noProof/>
          <w:szCs w:val="24"/>
        </w:rPr>
        <w:t>]</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417C98">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428B2C7" wp14:editId="785F4BA4">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930845" w:rsidP="00930845">
      <w:pPr>
        <w:pStyle w:val="a3"/>
        <w:ind w:leftChars="0" w:left="360"/>
        <w:jc w:val="center"/>
        <w:rPr>
          <w:rFonts w:ascii="標楷體" w:eastAsia="標楷體" w:hAnsi="標楷體"/>
          <w:szCs w:val="24"/>
        </w:rPr>
      </w:pPr>
      <w:r>
        <w:rPr>
          <w:rFonts w:ascii="標楷體" w:eastAsia="標楷體" w:hAnsi="標楷體" w:hint="eastAsia"/>
          <w:szCs w:val="24"/>
        </w:rPr>
        <w:t>圖七、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30845">
        <w:rPr>
          <w:rFonts w:ascii="Tahoma" w:eastAsia="標楷體" w:hAnsi="Tahoma" w:cs="Tahoma"/>
          <w:noProof/>
          <w:sz w:val="16"/>
          <w:szCs w:val="24"/>
        </w:rPr>
        <w:t>15</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417C98">
        <w:rPr>
          <w:rFonts w:ascii="Tahoma" w:eastAsia="標楷體" w:hAnsi="Tahoma" w:cs="Tahoma"/>
          <w:noProof/>
          <w:sz w:val="16"/>
          <w:szCs w:val="24"/>
        </w:rPr>
        <w:t>16</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0CF8">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0CF8">
        <w:rPr>
          <w:rFonts w:ascii="Times New Roman" w:eastAsia="標楷體" w:hAnsi="Times New Roman" w:cs="Times New Roman"/>
          <w:noProof/>
          <w:szCs w:val="24"/>
        </w:rPr>
        <w:t>[</w:t>
      </w:r>
      <w:r w:rsidR="00E80CF8" w:rsidRPr="00E80CF8">
        <w:rPr>
          <w:rFonts w:ascii="Tahoma" w:eastAsia="標楷體" w:hAnsi="Tahoma" w:cs="Tahoma"/>
          <w:noProof/>
          <w:sz w:val="16"/>
          <w:szCs w:val="24"/>
        </w:rPr>
        <w:t>16</w:t>
      </w:r>
      <w:r w:rsidR="00E80CF8">
        <w:rPr>
          <w:rFonts w:ascii="Times New Roman" w:eastAsia="標楷體" w:hAnsi="Times New Roman" w:cs="Times New Roman"/>
          <w:noProof/>
          <w:szCs w:val="24"/>
        </w:rPr>
        <w:t>]</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6667BBBC" wp14:editId="349A13C9">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923041" w:rsidP="00923041">
      <w:pPr>
        <w:pStyle w:val="a3"/>
        <w:ind w:leftChars="0" w:left="360"/>
        <w:jc w:val="center"/>
        <w:rPr>
          <w:rFonts w:ascii="標楷體" w:eastAsia="標楷體" w:hAnsi="標楷體"/>
          <w:szCs w:val="24"/>
        </w:rPr>
      </w:pPr>
      <w:r>
        <w:rPr>
          <w:rFonts w:ascii="標楷體" w:eastAsia="標楷體" w:hAnsi="標楷體" w:hint="eastAsia"/>
          <w:szCs w:val="24"/>
        </w:rPr>
        <w:t>圖八、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Result Level Attetion</w:t>
      </w:r>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15F5D380" wp14:editId="12BF81F0">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Vector Level Attetion</w:t>
      </w:r>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57E87CA6" wp14:editId="0D02C972">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B747ABF" wp14:editId="3E95F1E4">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CBB593C" wp14:editId="2A5B103D">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Pr>
          <w:noProof/>
        </w:rPr>
        <w:t>[</w:t>
      </w:r>
      <w:r w:rsidRPr="00F445B7">
        <w:rPr>
          <w:rFonts w:ascii="Tahoma" w:hAnsi="Tahoma" w:cs="Tahoma"/>
          <w:noProof/>
          <w:sz w:val="16"/>
        </w:rPr>
        <w:t>4</w:t>
      </w:r>
      <w:r>
        <w:rPr>
          <w:noProof/>
        </w:rPr>
        <w:t>]</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fldChar w:fldCharType="separate"/>
      </w:r>
      <w:r>
        <w:rPr>
          <w:noProof/>
        </w:rPr>
        <w:t>[</w:t>
      </w:r>
      <w:r w:rsidRPr="00D11459">
        <w:rPr>
          <w:rFonts w:ascii="Tahoma" w:hAnsi="Tahoma" w:cs="Tahoma"/>
          <w:noProof/>
          <w:sz w:val="16"/>
        </w:rPr>
        <w:t>17</w:t>
      </w:r>
      <w:r>
        <w:rPr>
          <w:noProof/>
        </w:rPr>
        <w:t>]</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EB5F84"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EB5F84"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lastRenderedPageBreak/>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EB5F84"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EB5F84"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EB5F84"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w:t>
      </w:r>
      <w:r w:rsidRPr="004E60A5">
        <w:rPr>
          <w:rFonts w:ascii="Times New Roman" w:eastAsia="標楷體" w:hAnsi="Times New Roman" w:cs="Times New Roman"/>
          <w:szCs w:val="24"/>
        </w:rPr>
        <w:lastRenderedPageBreak/>
        <w:t>作流程如下圖：</w:t>
      </w:r>
    </w:p>
    <w:p w:rsidR="00451C85" w:rsidRDefault="00BB0DA3" w:rsidP="00BB0DA3">
      <w:pPr>
        <w:spacing w:line="360" w:lineRule="auto"/>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0AC5F114" wp14:editId="66BE4D74">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Denoising Autoencoder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EB5F84"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r w:rsidRPr="004E60A5">
        <w:rPr>
          <w:rFonts w:ascii="Times New Roman" w:eastAsia="標楷體" w:hAnsi="Times New Roman" w:cs="Times New Roman"/>
          <w:szCs w:val="24"/>
        </w:rPr>
        <w:t>Autoencoder</w:t>
      </w:r>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EB5F84"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EB5F84"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utoe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36C4F9C1" wp14:editId="3DAE3C74">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r w:rsidR="00FB5C97">
        <w:rPr>
          <w:rFonts w:ascii="標楷體" w:eastAsia="標楷體" w:hAnsi="標楷體" w:hint="eastAsia"/>
          <w:szCs w:val="24"/>
        </w:rPr>
        <w:t>Denoising Autoencoder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18C8F31A" wp14:editId="7022ED08">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r w:rsidR="00FB5C97">
        <w:rPr>
          <w:rFonts w:ascii="標楷體" w:eastAsia="標楷體" w:hAnsi="標楷體" w:hint="eastAsia"/>
          <w:szCs w:val="24"/>
        </w:rPr>
        <w:t>Denoising Autoencoder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045590EE" wp14:editId="1705541D">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976ED">
        <w:rPr>
          <w:rFonts w:ascii="Tahoma" w:eastAsia="標楷體" w:hAnsi="Tahoma" w:cs="Tahoma"/>
          <w:noProof/>
          <w:sz w:val="16"/>
          <w:szCs w:val="24"/>
        </w:rPr>
        <w:t>17</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EB5F84"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EB5F84"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odriguez&lt;/Author&gt;&lt;Year&gt;2014&lt;/Year&gt;&lt;RecNum&gt;9&lt;/RecNum&gt;&lt;DisplayText&gt;[&lt;style font="Tahoma" size="8"&gt;18&lt;/style&gt;]&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 %J Science&lt;/author&gt;&lt;/authors&gt;&lt;/contributors&gt;&lt;titles&gt;&lt;title&gt;Clustering by fast search and find of density peaks&lt;/title&gt;&lt;/titles&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6007D">
        <w:rPr>
          <w:rFonts w:ascii="Tahoma" w:eastAsia="標楷體" w:hAnsi="Tahoma" w:cs="Tahoma"/>
          <w:noProof/>
          <w:sz w:val="16"/>
          <w:szCs w:val="24"/>
        </w:rPr>
        <w:t>1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4830EF9" wp14:editId="32E222DA">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85FC81C" wp14:editId="7D8C9583">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EB5F84"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i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i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i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EB5F84"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i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EB5F84"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i對商品m的評分</w:t>
      </w:r>
    </w:p>
    <w:p w:rsidR="0006007D" w:rsidRPr="001F5284" w:rsidRDefault="00EB5F84"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i</w:t>
      </w:r>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i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EB5F84"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EB5F84"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39CE6CBF" wp14:editId="3F2E9C93">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69670305" wp14:editId="2FEBD0A7">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Pr>
          <w:rFonts w:ascii="Times New Roman" w:eastAsia="標楷體" w:hAnsi="Times New Roman" w:cs="Times New Roman" w:hint="eastAsia"/>
          <w:b/>
          <w:szCs w:val="24"/>
          <w:u w:val="single"/>
        </w:rPr>
        <w:lastRenderedPageBreak/>
        <w:t>DAE</w:t>
      </w:r>
      <w:r>
        <w:rPr>
          <w:rFonts w:ascii="Times New Roman" w:eastAsia="標楷體" w:hAnsi="Times New Roman" w:cs="Times New Roman" w:hint="eastAsia"/>
          <w:b/>
          <w:szCs w:val="24"/>
          <w:u w:val="single"/>
        </w:rPr>
        <w:t>模型訓練與</w:t>
      </w:r>
      <w:r w:rsidRPr="004D35EA">
        <w:rPr>
          <w:rFonts w:ascii="Times New Roman" w:eastAsia="標楷體" w:hAnsi="Times New Roman" w:cs="Times New Roman" w:hint="eastAsia"/>
          <w:b/>
          <w:szCs w:val="24"/>
          <w:u w:val="single"/>
        </w:rPr>
        <w:t>冷啟動使用者推薦</w:t>
      </w:r>
    </w:p>
    <w:p w:rsidR="0048467A" w:rsidRDefault="0048467A" w:rsidP="0048467A">
      <w:pPr>
        <w:spacing w:line="360" w:lineRule="auto"/>
        <w:ind w:left="48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我們使用的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的計算方法如下：</w:t>
      </w:r>
    </w:p>
    <w:p w:rsidR="0048467A" w:rsidRPr="00BE09E6" w:rsidRDefault="00EB5F84" w:rsidP="0048467A">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48467A">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48467A" w:rsidRPr="00B245E5" w:rsidRDefault="0048467A" w:rsidP="0048467A">
      <w:pPr>
        <w:pStyle w:val="a3"/>
        <w:spacing w:line="360" w:lineRule="auto"/>
        <w:ind w:leftChars="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Pr>
          <w:rFonts w:ascii="Times New Roman" w:eastAsia="標楷體" w:hAnsi="Times New Roman" w:cs="Times New Roman" w:hint="eastAsia"/>
          <w:szCs w:val="24"/>
        </w:rPr>
        <w:t>，來訓練模型的參數。</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MovieLens 1M資料集是一組從20世紀90年代末到21世紀初，由MovieLens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r w:rsidRPr="003159FB">
              <w:rPr>
                <w:rFonts w:ascii="Times New Roman" w:eastAsia="標楷體" w:hAnsi="Times New Roman" w:cs="Times New Roman"/>
                <w:sz w:val="22"/>
              </w:rPr>
              <w:t>MovieLens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MovieLens 1M統計資料表</w:t>
      </w: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lastRenderedPageBreak/>
        <w:t>實驗評估指標介紹</w:t>
      </w:r>
    </w:p>
    <w:p w:rsidR="003122AC" w:rsidRPr="00C10308"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的指標 NDCG@k，和 Precision@k、Recall@k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9B3483">
        <w:rPr>
          <w:rFonts w:ascii="Times New Roman" w:eastAsia="標楷體" w:hAnsi="Times New Roman" w:cs="Times New Roman"/>
          <w:szCs w:val="24"/>
        </w:rPr>
        <w:t>NDCG@k</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Järvelin&lt;/Author&gt;&lt;Year&gt;2002&lt;/Year&gt;&lt;RecNum&gt;21&lt;/RecNum&gt;&lt;DisplayText&gt;[&lt;style font="Tahoma" size="8"&gt;19&lt;/style&gt;]&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 %J ACM Transactions on Information Systems&lt;/author&gt;&lt;/authors&gt;&lt;/contributors&gt;&lt;titles&gt;&lt;title&gt;Cumulated gain-based evaluation of IR techniques&lt;/title&gt;&lt;/titles&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960A10">
        <w:rPr>
          <w:rFonts w:ascii="Tahoma" w:eastAsia="標楷體" w:hAnsi="Tahoma" w:cs="Tahoma"/>
          <w:noProof/>
          <w:sz w:val="16"/>
          <w:szCs w:val="24"/>
        </w:rPr>
        <w:t>1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NDCG@k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w:t>
      </w:r>
      <w:r w:rsidRPr="00A70727">
        <w:rPr>
          <w:rFonts w:ascii="Times New Roman" w:eastAsia="標楷體" w:hAnsi="Times New Roman" w:cs="Times New Roman"/>
          <w:szCs w:val="24"/>
        </w:rPr>
        <w:t>R@k</w:t>
      </w:r>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r w:rsidRPr="00A70727">
        <w:rPr>
          <w:rFonts w:ascii="Times New Roman" w:eastAsia="標楷體" w:hAnsi="Times New Roman" w:cs="Times New Roman"/>
          <w:szCs w:val="24"/>
        </w:rPr>
        <w:t>P@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與</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w:lastRenderedPageBreak/>
            <m:t xml:space="preserve">P@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實驗流程與實驗設定</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流程</w:t>
      </w:r>
    </w:p>
    <w:p w:rsidR="003122AC" w:rsidRPr="001E6CCE" w:rsidRDefault="003122AC" w:rsidP="003122AC">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MovieLen 1M </w:t>
      </w:r>
      <w:r>
        <w:rPr>
          <w:rFonts w:ascii="Times New Roman" w:eastAsia="標楷體" w:hAnsi="Times New Roman" w:cs="Times New Roman" w:hint="eastAsia"/>
          <w:szCs w:val="24"/>
        </w:rPr>
        <w:t>中</w:t>
      </w:r>
      <w:r w:rsidRPr="001E6CCE">
        <w:rPr>
          <w:rFonts w:ascii="Times New Roman" w:eastAsia="標楷體" w:hAnsi="Times New Roman" w:cs="Times New Roman"/>
          <w:szCs w:val="24"/>
        </w:rPr>
        <w:t>的使用者</w:t>
      </w:r>
      <w:r>
        <w:rPr>
          <w:rFonts w:ascii="Times New Roman" w:eastAsia="標楷體" w:hAnsi="Times New Roman" w:cs="Times New Roman" w:hint="eastAsia"/>
          <w:szCs w:val="24"/>
        </w:rPr>
        <w:t>以下面的方法，將使用者</w:t>
      </w:r>
      <w:r w:rsidRPr="001E6CCE">
        <w:rPr>
          <w:rFonts w:ascii="Times New Roman" w:eastAsia="標楷體" w:hAnsi="Times New Roman" w:cs="Times New Roman"/>
          <w:szCs w:val="24"/>
        </w:rPr>
        <w:t>分成訓練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raining users)</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與測試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est users)</w:t>
      </w:r>
      <w:r w:rsidRPr="001E6CCE">
        <w:rPr>
          <w:rFonts w:ascii="Times New Roman" w:eastAsia="標楷體" w:hAnsi="Times New Roman" w:cs="Times New Roman"/>
          <w:szCs w:val="24"/>
        </w:rPr>
        <w:t>：</w:t>
      </w:r>
    </w:p>
    <w:p w:rsidR="003122AC" w:rsidRPr="001E6CCE" w:rsidRDefault="003122AC" w:rsidP="003122AC">
      <w:pPr>
        <w:pStyle w:val="a3"/>
        <w:numPr>
          <w:ilvl w:val="2"/>
          <w:numId w:val="4"/>
        </w:numPr>
        <w:spacing w:line="360" w:lineRule="auto"/>
        <w:ind w:leftChars="0"/>
        <w:jc w:val="both"/>
        <w:rPr>
          <w:rFonts w:ascii="Times New Roman" w:eastAsia="標楷體" w:hAnsi="Times New Roman" w:cs="Times New Roman"/>
          <w:szCs w:val="24"/>
        </w:rPr>
      </w:pPr>
      <w:r w:rsidRPr="001E6CCE">
        <w:rPr>
          <w:rFonts w:ascii="Times New Roman" w:eastAsia="標楷體" w:hAnsi="Times New Roman" w:cs="Times New Roman"/>
          <w:szCs w:val="24"/>
        </w:rPr>
        <w:t>冷啟動分割法</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Cold Start split)</w:t>
      </w:r>
      <w:r w:rsidRPr="001E6CCE">
        <w:rPr>
          <w:rFonts w:ascii="Times New Roman" w:eastAsia="標楷體" w:hAnsi="Times New Roman" w:cs="Times New Roman"/>
          <w:szCs w:val="24"/>
        </w:rPr>
        <w:t>：</w:t>
      </w:r>
    </w:p>
    <w:p w:rsidR="003122AC" w:rsidRPr="001E6CCE" w:rsidRDefault="003122AC" w:rsidP="003122AC">
      <w:pPr>
        <w:pStyle w:val="a3"/>
        <w:spacing w:line="360" w:lineRule="auto"/>
        <w:ind w:leftChars="0" w:left="1320"/>
        <w:jc w:val="both"/>
        <w:rPr>
          <w:rFonts w:ascii="Times New Roman" w:eastAsia="標楷體" w:hAnsi="Times New Roman" w:cs="Times New Roman"/>
          <w:szCs w:val="24"/>
        </w:rPr>
      </w:pPr>
      <w:r w:rsidRPr="001E6CCE">
        <w:rPr>
          <w:rFonts w:ascii="Times New Roman" w:eastAsia="標楷體" w:hAnsi="Times New Roman" w:cs="Times New Roman"/>
          <w:szCs w:val="24"/>
        </w:rPr>
        <w:t>將評分數量大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訓練使用者，而評分數量小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測試使用者。</w:t>
      </w:r>
      <w:r>
        <w:rPr>
          <w:rFonts w:ascii="Times New Roman" w:eastAsia="標楷體" w:hAnsi="Times New Roman" w:cs="Times New Roman"/>
          <w:szCs w:val="24"/>
        </w:rPr>
        <w:t>依上述的</w:t>
      </w:r>
      <w:r w:rsidRPr="001E6CCE">
        <w:rPr>
          <w:rFonts w:ascii="Times New Roman" w:eastAsia="標楷體" w:hAnsi="Times New Roman" w:cs="Times New Roman"/>
          <w:szCs w:val="24"/>
        </w:rPr>
        <w:t>分割方法得到的分割結果如下表：</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Pr="001E6877" w:rsidRDefault="003122AC" w:rsidP="003122AC">
      <w:pPr>
        <w:jc w:val="center"/>
        <w:rPr>
          <w:rFonts w:ascii="標楷體" w:eastAsia="標楷體" w:hAnsi="標楷體"/>
          <w:szCs w:val="24"/>
        </w:rPr>
      </w:pPr>
      <w:r>
        <w:rPr>
          <w:rFonts w:ascii="標楷體" w:eastAsia="標楷體" w:hAnsi="標楷體" w:hint="eastAsia"/>
          <w:szCs w:val="24"/>
        </w:rPr>
        <w:t>表二、冷啟動資料分割統計表</w:t>
      </w:r>
    </w:p>
    <w:p w:rsidR="003122AC" w:rsidRDefault="003122AC" w:rsidP="003122AC">
      <w:pPr>
        <w:spacing w:line="360" w:lineRule="auto"/>
        <w:ind w:left="960" w:firstLine="360"/>
        <w:jc w:val="both"/>
        <w:rPr>
          <w:rFonts w:ascii="標楷體" w:eastAsia="標楷體" w:hAnsi="標楷體"/>
          <w:szCs w:val="24"/>
        </w:rPr>
      </w:pPr>
      <w:r>
        <w:rPr>
          <w:rFonts w:ascii="標楷體" w:eastAsia="標楷體" w:hAnsi="標楷體" w:hint="eastAsia"/>
          <w:szCs w:val="24"/>
        </w:rPr>
        <w:t>在訓練模型時，使用上述切出的訓練使用者來訓練</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模型的參數。而在評估模型訓練的成效時，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w:t>
      </w:r>
      <w:r>
        <w:rPr>
          <w:rFonts w:ascii="Times New Roman" w:eastAsia="標楷體" w:hAnsi="Times New Roman" w:cs="Times New Roman" w:hint="eastAsia"/>
          <w:szCs w:val="24"/>
        </w:rPr>
        <w:lastRenderedPageBreak/>
        <w:t>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具代表性電影的丟棄比例與不具代表性的丟棄比例，經過實驗我們將</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架構的實驗結果，可以發現當</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7049A820" wp14:editId="54C3D852">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r>
        <w:rPr>
          <w:rFonts w:ascii="Times New Roman" w:eastAsia="標楷體" w:hAnsi="Times New Roman" w:cs="Times New Roman" w:hint="eastAsia"/>
          <w:szCs w:val="24"/>
        </w:rPr>
        <w:t>lecun normal</w:t>
      </w:r>
      <w:r>
        <w:rPr>
          <w:rFonts w:ascii="Times New Roman" w:eastAsia="標楷體" w:hAnsi="Times New Roman" w:cs="Times New Roman" w:hint="eastAsia"/>
          <w:szCs w:val="24"/>
        </w:rPr>
        <w:t>參數初始方法和</w:t>
      </w:r>
      <w:r>
        <w:rPr>
          <w:rFonts w:ascii="Times New Roman" w:eastAsia="標楷體" w:hAnsi="Times New Roman" w:cs="Times New Roman" w:hint="eastAsia"/>
          <w:szCs w:val="24"/>
        </w:rPr>
        <w:t>selu</w:t>
      </w:r>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lastRenderedPageBreak/>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Random 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CE1240" w:rsidRDefault="003122AC" w:rsidP="003122AC">
      <w:pPr>
        <w:spacing w:line="360" w:lineRule="auto"/>
        <w:jc w:val="both"/>
        <w:rPr>
          <w:rFonts w:ascii="Times New Roman" w:eastAsia="標楷體" w:hAnsi="Times New Roman" w:cs="Times New Roman"/>
          <w:szCs w:val="24"/>
        </w:rPr>
      </w:pPr>
    </w:p>
    <w:p w:rsidR="003122AC" w:rsidRPr="00CE1240"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r>
        <w:rPr>
          <w:rFonts w:ascii="Times New Roman" w:eastAsia="標楷體" w:hAnsi="Times New Roman" w:cs="Times New Roman" w:hint="eastAsia"/>
          <w:szCs w:val="24"/>
        </w:rPr>
        <w:t>MovieLen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3122AC">
      <w:pPr>
        <w:ind w:leftChars="200" w:left="480"/>
        <w:jc w:val="right"/>
        <w:rPr>
          <w:rFonts w:ascii="Times New Roman" w:eastAsia="標楷體" w:hAnsi="Times New Roman" w:cs="Times New Roman"/>
          <w:szCs w:val="24"/>
        </w:rPr>
      </w:pPr>
      <w:r>
        <w:rPr>
          <w:noProof/>
        </w:rPr>
        <w:drawing>
          <wp:inline distT="0" distB="0" distL="0" distR="0" wp14:anchorId="784EB600" wp14:editId="7EA913A2">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6041"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九、DPC Decision Diagram</w:t>
      </w:r>
    </w:p>
    <w:p w:rsidR="003122AC" w:rsidRDefault="003122AC" w:rsidP="003122AC">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122AC">
      <w:pPr>
        <w:jc w:val="right"/>
        <w:rPr>
          <w:rFonts w:ascii="Times New Roman" w:eastAsia="標楷體" w:hAnsi="Times New Roman" w:cs="Times New Roman"/>
          <w:szCs w:val="24"/>
        </w:rPr>
      </w:pPr>
      <w:r>
        <w:rPr>
          <w:noProof/>
        </w:rPr>
        <w:lastRenderedPageBreak/>
        <w:drawing>
          <wp:inline distT="0" distB="0" distL="0" distR="0" wp14:anchorId="376334CC" wp14:editId="73ED553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19078"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9</w:t>
      </w:r>
      <w:r>
        <w:rPr>
          <w:rFonts w:eastAsia="標楷體"/>
          <w:noProof/>
        </w:rPr>
        <w:t>]</w:t>
      </w:r>
      <w:r>
        <w:rPr>
          <w:rFonts w:eastAsia="標楷體"/>
        </w:rPr>
        <w:fldChar w:fldCharType="end"/>
      </w:r>
      <w:r>
        <w:rPr>
          <w:rFonts w:eastAsia="標楷體" w:hint="eastAsia"/>
        </w:rPr>
        <w:t xml:space="preserve"> </w:t>
      </w:r>
      <w:r>
        <w:rPr>
          <w:rFonts w:eastAsia="標楷體"/>
        </w:rPr>
        <w:fldChar w:fldCharType="begin"/>
      </w:r>
      <w:r>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14</w:t>
      </w:r>
      <w:r>
        <w:rPr>
          <w:rFonts w:eastAsia="標楷體"/>
          <w:noProof/>
        </w:rPr>
        <w:t>]</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9</w:t>
      </w:r>
      <w:r>
        <w:rPr>
          <w:rFonts w:eastAsia="標楷體"/>
          <w:noProof/>
        </w:rPr>
        <w:t>]</w:t>
      </w:r>
      <w:r>
        <w:rPr>
          <w:rFonts w:eastAsia="標楷體"/>
        </w:rPr>
        <w:fldChar w:fldCharType="end"/>
      </w:r>
      <w:r>
        <w:rPr>
          <w:rFonts w:eastAsia="標楷體" w:hint="eastAsia"/>
        </w:rPr>
        <w:t xml:space="preserve"> </w:t>
      </w:r>
      <w:r>
        <w:rPr>
          <w:rFonts w:eastAsia="標楷體"/>
        </w:rPr>
        <w:fldChar w:fldCharType="begin"/>
      </w:r>
      <w:r>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14</w:t>
      </w:r>
      <w:r>
        <w:rPr>
          <w:rFonts w:eastAsia="標楷體"/>
          <w:noProof/>
        </w:rPr>
        <w:t>]</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208B8">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ual 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208B8">
        <w:rPr>
          <w:rFonts w:ascii="Tahoma" w:eastAsia="標楷體" w:hAnsi="Tahoma" w:cs="Tahoma"/>
          <w:noProof/>
          <w:sz w:val="16"/>
          <w:szCs w:val="24"/>
        </w:rPr>
        <w:t>14</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Autoencoder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w:t>
      </w:r>
      <w:r>
        <w:rPr>
          <w:rFonts w:ascii="Times New Roman" w:eastAsia="標楷體" w:hAnsi="Times New Roman" w:cs="Times New Roman" w:hint="eastAsia"/>
          <w:szCs w:val="24"/>
        </w:rPr>
        <w:lastRenderedPageBreak/>
        <w:t>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
        </w:tc>
        <w:tc>
          <w:tcPr>
            <w:tcW w:w="2127" w:type="dxa"/>
          </w:tcPr>
          <w:p w:rsidR="003122AC" w:rsidRPr="00F641CE" w:rsidRDefault="00EB5F84"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EB5F84"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andom A</w:t>
            </w:r>
            <w:r>
              <w:rPr>
                <w:rFonts w:ascii="Times New Roman" w:eastAsia="標楷體" w:hAnsi="Times New Roman" w:cs="Times New Roman" w:hint="eastAsia"/>
                <w:szCs w:val="24"/>
              </w:rPr>
              <w:t>utoencoder</w:t>
            </w:r>
          </w:p>
        </w:tc>
        <w:tc>
          <w:tcPr>
            <w:tcW w:w="2127" w:type="dxa"/>
          </w:tcPr>
          <w:p w:rsidR="003122AC" w:rsidRPr="00F641CE" w:rsidRDefault="00EB5F84"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EB5F84"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EB5F84"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Dual Autoencoder</w:t>
            </w:r>
          </w:p>
        </w:tc>
        <w:tc>
          <w:tcPr>
            <w:tcW w:w="2127"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EB5F84"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Autoencoder、Random Autoencoder)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Autoencoder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5E4D74" w:rsidRDefault="004E4AEB" w:rsidP="00990B8E">
      <w:pPr>
        <w:spacing w:line="360" w:lineRule="auto"/>
        <w:ind w:firstLine="480"/>
        <w:jc w:val="both"/>
        <w:rPr>
          <w:rFonts w:ascii="標楷體" w:eastAsia="標楷體" w:hAnsi="標楷體" w:cs="Times New Roman" w:hint="eastAsia"/>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r w:rsidR="003410C5" w:rsidRPr="003410C5">
        <w:rPr>
          <w:rFonts w:ascii="Times New Roman" w:eastAsia="標楷體" w:hAnsi="Times New Roman" w:cs="Times New Roman"/>
          <w:szCs w:val="24"/>
        </w:rPr>
        <w:t>Denoising Autoencoder</w:t>
      </w:r>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r w:rsidRPr="00A24CA1">
        <w:rPr>
          <w:rFonts w:ascii="Times New Roman" w:eastAsia="標楷體" w:hAnsi="Times New Roman" w:cs="Times New Roman"/>
          <w:szCs w:val="24"/>
        </w:rPr>
        <w:t>Denoising Autoencoder</w:t>
      </w:r>
      <w:r>
        <w:rPr>
          <w:rFonts w:ascii="標楷體" w:eastAsia="標楷體" w:hAnsi="標楷體" w:cs="Times New Roman" w:hint="eastAsia"/>
          <w:szCs w:val="24"/>
        </w:rPr>
        <w:t>進行訓練。</w:t>
      </w:r>
    </w:p>
    <w:p w:rsidR="0066394F" w:rsidRPr="003410C5" w:rsidRDefault="0066394F" w:rsidP="00990B8E">
      <w:pPr>
        <w:spacing w:line="360" w:lineRule="auto"/>
        <w:ind w:firstLine="480"/>
        <w:jc w:val="both"/>
        <w:rPr>
          <w:rFonts w:ascii="標楷體" w:eastAsia="標楷體" w:hAnsi="標楷體"/>
          <w:szCs w:val="24"/>
        </w:rPr>
      </w:pPr>
      <w:r>
        <w:rPr>
          <w:rFonts w:ascii="標楷體" w:eastAsia="標楷體" w:hAnsi="標楷體" w:cs="Times New Roman" w:hint="eastAsia"/>
          <w:szCs w:val="24"/>
        </w:rPr>
        <w:lastRenderedPageBreak/>
        <w:t>而未來，我們希望可以持續的改進</w:t>
      </w:r>
      <w:r w:rsidR="000E111B">
        <w:rPr>
          <w:rFonts w:ascii="標楷體" w:eastAsia="標楷體" w:hAnsi="標楷體" w:cs="Times New Roman" w:hint="eastAsia"/>
          <w:szCs w:val="24"/>
        </w:rPr>
        <w:t>我們的模型</w:t>
      </w:r>
      <w:r w:rsidR="00AA4A35">
        <w:rPr>
          <w:rFonts w:ascii="標楷體" w:eastAsia="標楷體" w:hAnsi="標楷體" w:cs="Times New Roman" w:hint="eastAsia"/>
          <w:szCs w:val="24"/>
        </w:rPr>
        <w:t>而不是只有一層隱藏層的</w:t>
      </w:r>
      <w:r w:rsidR="00AA4A35" w:rsidRPr="00AA4A35">
        <w:rPr>
          <w:rFonts w:ascii="Times New Roman" w:eastAsia="標楷體" w:hAnsi="Times New Roman" w:cs="Times New Roman"/>
          <w:szCs w:val="24"/>
        </w:rPr>
        <w:t>Autoencoder</w:t>
      </w:r>
      <w:r w:rsidR="00AA4A35">
        <w:rPr>
          <w:rFonts w:ascii="標楷體" w:eastAsia="標楷體" w:hAnsi="標楷體" w:cs="Times New Roman" w:hint="eastAsia"/>
          <w:szCs w:val="24"/>
        </w:rPr>
        <w:t>，嘗試將模型的架構變得更複雜以此來增加模型學習的能力。接著，我們也應該在更多的資料集上進行實驗，以此證明我們方法的一般性。</w:t>
      </w:r>
    </w:p>
    <w:p w:rsidR="0018521C" w:rsidRPr="004E4AEB" w:rsidRDefault="0018521C" w:rsidP="0018521C">
      <w:pPr>
        <w:pStyle w:val="a3"/>
        <w:spacing w:line="360" w:lineRule="auto"/>
        <w:ind w:leftChars="0"/>
        <w:jc w:val="both"/>
        <w:rPr>
          <w:rFonts w:ascii="標楷體" w:eastAsia="標楷體" w:hAnsi="標楷體"/>
          <w:b/>
          <w:szCs w:val="24"/>
        </w:rPr>
      </w:pPr>
    </w:p>
    <w:p w:rsidR="00423895" w:rsidRPr="00423895" w:rsidRDefault="00201025" w:rsidP="00423895">
      <w:pPr>
        <w:pStyle w:val="EndNoteBibliography"/>
        <w:ind w:left="720" w:hanging="720"/>
      </w:pPr>
      <w:r>
        <w:fldChar w:fldCharType="begin"/>
      </w:r>
      <w:r>
        <w:instrText xml:space="preserve"> ADDIN EN.REFLIST </w:instrText>
      </w:r>
      <w:r>
        <w:fldChar w:fldCharType="separate"/>
      </w:r>
      <w:r w:rsidR="00423895" w:rsidRPr="00423895">
        <w:t>1.</w:t>
      </w:r>
      <w:r w:rsidR="00423895" w:rsidRPr="00423895">
        <w:tab/>
        <w:t xml:space="preserve">Gomez-Uribe, C.A. and N.J.A.T.o.M.I.S. Hunt, </w:t>
      </w:r>
      <w:r w:rsidR="00423895" w:rsidRPr="00423895">
        <w:rPr>
          <w:i/>
        </w:rPr>
        <w:t>The netflix recommender system: Algorithms, business value, and innovation.</w:t>
      </w:r>
      <w:r w:rsidR="00423895" w:rsidRPr="00423895">
        <w:t xml:space="preserve"> 2015. </w:t>
      </w:r>
      <w:r w:rsidR="00423895" w:rsidRPr="00423895">
        <w:rPr>
          <w:b/>
        </w:rPr>
        <w:t>6</w:t>
      </w:r>
      <w:r w:rsidR="00423895" w:rsidRPr="00423895">
        <w:t>(4): p. 1-19.</w:t>
      </w:r>
    </w:p>
    <w:p w:rsidR="00423895" w:rsidRPr="00423895" w:rsidRDefault="00423895" w:rsidP="00423895">
      <w:pPr>
        <w:pStyle w:val="EndNoteBibliography"/>
        <w:ind w:left="720" w:hanging="720"/>
      </w:pPr>
      <w:r w:rsidRPr="00423895">
        <w:t>2.</w:t>
      </w:r>
      <w:r w:rsidRPr="00423895">
        <w:tab/>
        <w:t xml:space="preserve">Wei, J., et al., </w:t>
      </w:r>
      <w:r w:rsidRPr="00423895">
        <w:rPr>
          <w:i/>
        </w:rPr>
        <w:t>Collaborative filtering and deep learning based recommendation system for cold start items.</w:t>
      </w:r>
      <w:r w:rsidRPr="00423895">
        <w:t xml:space="preserve"> 2017. </w:t>
      </w:r>
      <w:r w:rsidRPr="00423895">
        <w:rPr>
          <w:b/>
        </w:rPr>
        <w:t>69</w:t>
      </w:r>
      <w:r w:rsidRPr="00423895">
        <w:t>: p. 29-39.</w:t>
      </w:r>
    </w:p>
    <w:p w:rsidR="00423895" w:rsidRPr="00423895" w:rsidRDefault="00423895" w:rsidP="00423895">
      <w:pPr>
        <w:pStyle w:val="EndNoteBibliography"/>
        <w:ind w:left="720" w:hanging="720"/>
      </w:pPr>
      <w:r w:rsidRPr="00423895">
        <w:t>3.</w:t>
      </w:r>
      <w:r w:rsidRPr="00423895">
        <w:tab/>
        <w:t xml:space="preserve">Liu, N.N., et al. </w:t>
      </w:r>
      <w:r w:rsidRPr="00423895">
        <w:rPr>
          <w:i/>
        </w:rPr>
        <w:t>Wisdom of the better few: cold start recommendation via representative based rating elicitation</w:t>
      </w:r>
      <w:r w:rsidRPr="00423895">
        <w:t xml:space="preserve">. in </w:t>
      </w:r>
      <w:r w:rsidRPr="00423895">
        <w:rPr>
          <w:i/>
        </w:rPr>
        <w:t>Proceedings of the fifth ACM conference on Recommender systems</w:t>
      </w:r>
      <w:r w:rsidRPr="00423895">
        <w:t>. 2011.</w:t>
      </w:r>
    </w:p>
    <w:p w:rsidR="00423895" w:rsidRPr="00423895" w:rsidRDefault="00423895" w:rsidP="00423895">
      <w:pPr>
        <w:pStyle w:val="EndNoteBibliography"/>
        <w:ind w:left="720" w:hanging="720"/>
      </w:pPr>
      <w:r w:rsidRPr="00423895">
        <w:t>4.</w:t>
      </w:r>
      <w:r w:rsidRPr="00423895">
        <w:tab/>
        <w:t xml:space="preserve">Georgiou, O. and N. Tsapatsoulis. </w:t>
      </w:r>
      <w:r w:rsidRPr="00423895">
        <w:rPr>
          <w:i/>
        </w:rPr>
        <w:t>The importance of similarity metrics for representative users identification in recommender systems</w:t>
      </w:r>
      <w:r w:rsidRPr="00423895">
        <w:t xml:space="preserve">. in </w:t>
      </w:r>
      <w:r w:rsidRPr="00423895">
        <w:rPr>
          <w:i/>
        </w:rPr>
        <w:t>IFIP International Conference on Artificial Intelligence Applications and Innovations</w:t>
      </w:r>
      <w:r w:rsidRPr="00423895">
        <w:t>. 2010. Springer.</w:t>
      </w:r>
    </w:p>
    <w:p w:rsidR="00423895" w:rsidRPr="00423895" w:rsidRDefault="00423895" w:rsidP="00423895">
      <w:pPr>
        <w:pStyle w:val="EndNoteBibliography"/>
        <w:ind w:left="720" w:hanging="720"/>
      </w:pPr>
      <w:r w:rsidRPr="00423895">
        <w:t>5.</w:t>
      </w:r>
      <w:r w:rsidRPr="00423895">
        <w:tab/>
        <w:t xml:space="preserve">Shi, L., W.X. Zhao, and Y.-D.J.A.T.o.I.S. Shen, </w:t>
      </w:r>
      <w:r w:rsidRPr="00423895">
        <w:rPr>
          <w:i/>
        </w:rPr>
        <w:t>Local representative-based matrix factorization for cold-start recommendation.</w:t>
      </w:r>
      <w:r w:rsidRPr="00423895">
        <w:t xml:space="preserve"> 2017. </w:t>
      </w:r>
      <w:r w:rsidRPr="00423895">
        <w:rPr>
          <w:b/>
        </w:rPr>
        <w:t>36</w:t>
      </w:r>
      <w:r w:rsidRPr="00423895">
        <w:t>(2): p. 1-28.</w:t>
      </w:r>
    </w:p>
    <w:p w:rsidR="00423895" w:rsidRPr="00423895" w:rsidRDefault="00423895" w:rsidP="00423895">
      <w:pPr>
        <w:pStyle w:val="EndNoteBibliography"/>
        <w:ind w:left="720" w:hanging="720"/>
      </w:pPr>
      <w:r w:rsidRPr="00423895">
        <w:t>6.</w:t>
      </w:r>
      <w:r w:rsidRPr="00423895">
        <w:tab/>
        <w:t xml:space="preserve">Covington, P., J. Adams, and E. Sargin. </w:t>
      </w:r>
      <w:r w:rsidRPr="00423895">
        <w:rPr>
          <w:i/>
        </w:rPr>
        <w:t>Deep neural networks for youtube recommendations</w:t>
      </w:r>
      <w:r w:rsidRPr="00423895">
        <w:t xml:space="preserve">. in </w:t>
      </w:r>
      <w:r w:rsidRPr="00423895">
        <w:rPr>
          <w:i/>
        </w:rPr>
        <w:t>Proceedings of the 10th ACM conference on recommender systems</w:t>
      </w:r>
      <w:r w:rsidRPr="00423895">
        <w:t>. 2016.</w:t>
      </w:r>
    </w:p>
    <w:p w:rsidR="00423895" w:rsidRPr="00423895" w:rsidRDefault="00423895" w:rsidP="00423895">
      <w:pPr>
        <w:pStyle w:val="EndNoteBibliography"/>
        <w:ind w:left="720" w:hanging="720"/>
      </w:pPr>
      <w:r w:rsidRPr="00423895">
        <w:t>7.</w:t>
      </w:r>
      <w:r w:rsidRPr="00423895">
        <w:tab/>
        <w:t xml:space="preserve">Cheng, H.-T., et al. </w:t>
      </w:r>
      <w:r w:rsidRPr="00423895">
        <w:rPr>
          <w:i/>
        </w:rPr>
        <w:t>Wide &amp; deep learning for recommender systems</w:t>
      </w:r>
      <w:r w:rsidRPr="00423895">
        <w:t xml:space="preserve">. in </w:t>
      </w:r>
      <w:r w:rsidRPr="00423895">
        <w:rPr>
          <w:i/>
        </w:rPr>
        <w:t>Proceedings of the 1st workshop on deep learning for recommender systems</w:t>
      </w:r>
      <w:r w:rsidRPr="00423895">
        <w:t>. 2016.</w:t>
      </w:r>
    </w:p>
    <w:p w:rsidR="00423895" w:rsidRPr="00423895" w:rsidRDefault="00423895" w:rsidP="00423895">
      <w:pPr>
        <w:pStyle w:val="EndNoteBibliography"/>
        <w:ind w:left="720" w:hanging="720"/>
      </w:pPr>
      <w:r w:rsidRPr="00423895">
        <w:t>8.</w:t>
      </w:r>
      <w:r w:rsidRPr="00423895">
        <w:tab/>
        <w:t xml:space="preserve">Vincent, P., et al., </w:t>
      </w:r>
      <w:r w:rsidRPr="00423895">
        <w:rPr>
          <w:i/>
        </w:rPr>
        <w:t>Stacked denoising autoencoders: Learning useful representations in a deep network with a local denoising criterion.</w:t>
      </w:r>
      <w:r w:rsidRPr="00423895">
        <w:t xml:space="preserve"> 2010. </w:t>
      </w:r>
      <w:r w:rsidRPr="00423895">
        <w:rPr>
          <w:b/>
        </w:rPr>
        <w:t>11</w:t>
      </w:r>
      <w:r w:rsidRPr="00423895">
        <w:t>(Dec): p. 3371-3408.</w:t>
      </w:r>
    </w:p>
    <w:p w:rsidR="00423895" w:rsidRPr="00423895" w:rsidRDefault="00423895" w:rsidP="00423895">
      <w:pPr>
        <w:pStyle w:val="EndNoteBibliography"/>
        <w:ind w:left="720" w:hanging="720"/>
      </w:pPr>
      <w:r w:rsidRPr="00423895">
        <w:t>9.</w:t>
      </w:r>
      <w:r w:rsidRPr="00423895">
        <w:tab/>
        <w:t xml:space="preserve">Wu, Y., et al. </w:t>
      </w:r>
      <w:r w:rsidRPr="00423895">
        <w:rPr>
          <w:i/>
        </w:rPr>
        <w:t>Collaborative denoising auto-encoders for top-n recommender systems</w:t>
      </w:r>
      <w:r w:rsidRPr="00423895">
        <w:t xml:space="preserve">. in </w:t>
      </w:r>
      <w:r w:rsidRPr="00423895">
        <w:rPr>
          <w:i/>
        </w:rPr>
        <w:t>Proceedings of the Ninth ACM International Conference on Web Search and Data Mining</w:t>
      </w:r>
      <w:r w:rsidRPr="00423895">
        <w:t>. 2016.</w:t>
      </w:r>
    </w:p>
    <w:p w:rsidR="00423895" w:rsidRPr="00423895" w:rsidRDefault="00423895" w:rsidP="00423895">
      <w:pPr>
        <w:pStyle w:val="EndNoteBibliography"/>
        <w:ind w:left="720" w:hanging="720"/>
      </w:pPr>
      <w:r w:rsidRPr="00423895">
        <w:t>10.</w:t>
      </w:r>
      <w:r w:rsidRPr="00423895">
        <w:tab/>
        <w:t xml:space="preserve">Zhang, S., et al., </w:t>
      </w:r>
      <w:r w:rsidRPr="00423895">
        <w:rPr>
          <w:i/>
        </w:rPr>
        <w:t>Deep learning based recommender system: A survey and new perspectives.</w:t>
      </w:r>
      <w:r w:rsidRPr="00423895">
        <w:t xml:space="preserve"> 2019. </w:t>
      </w:r>
      <w:r w:rsidRPr="00423895">
        <w:rPr>
          <w:b/>
        </w:rPr>
        <w:t>52</w:t>
      </w:r>
      <w:r w:rsidRPr="00423895">
        <w:t>(1): p. 1-38.</w:t>
      </w:r>
    </w:p>
    <w:p w:rsidR="00423895" w:rsidRPr="00423895" w:rsidRDefault="00423895" w:rsidP="00423895">
      <w:pPr>
        <w:pStyle w:val="EndNoteBibliography"/>
        <w:ind w:left="720" w:hanging="720"/>
      </w:pPr>
      <w:r w:rsidRPr="00423895">
        <w:t>11.</w:t>
      </w:r>
      <w:r w:rsidRPr="00423895">
        <w:tab/>
        <w:t xml:space="preserve">Fu, M., et al., </w:t>
      </w:r>
      <w:r w:rsidRPr="00423895">
        <w:rPr>
          <w:i/>
        </w:rPr>
        <w:t>A novel deep learning-based collaborative filtering model for recommendation system.</w:t>
      </w:r>
      <w:r w:rsidRPr="00423895">
        <w:t xml:space="preserve"> 2018. </w:t>
      </w:r>
      <w:r w:rsidRPr="00423895">
        <w:rPr>
          <w:b/>
        </w:rPr>
        <w:t>49</w:t>
      </w:r>
      <w:r w:rsidRPr="00423895">
        <w:t>(3): p. 1084-1096.</w:t>
      </w:r>
    </w:p>
    <w:p w:rsidR="00423895" w:rsidRPr="00423895" w:rsidRDefault="00423895" w:rsidP="00423895">
      <w:pPr>
        <w:pStyle w:val="EndNoteBibliography"/>
        <w:ind w:left="720" w:hanging="720"/>
      </w:pPr>
      <w:r w:rsidRPr="00423895">
        <w:t>12.</w:t>
      </w:r>
      <w:r w:rsidRPr="00423895">
        <w:tab/>
        <w:t xml:space="preserve">He, X., et al. </w:t>
      </w:r>
      <w:r w:rsidRPr="00423895">
        <w:rPr>
          <w:i/>
        </w:rPr>
        <w:t>Neural collaborative filtering</w:t>
      </w:r>
      <w:r w:rsidRPr="00423895">
        <w:t xml:space="preserve">. in </w:t>
      </w:r>
      <w:r w:rsidRPr="00423895">
        <w:rPr>
          <w:i/>
        </w:rPr>
        <w:t>Proceedings of the 26th international conference on world wide web</w:t>
      </w:r>
      <w:r w:rsidRPr="00423895">
        <w:t>. 2017.</w:t>
      </w:r>
    </w:p>
    <w:p w:rsidR="00423895" w:rsidRPr="00423895" w:rsidRDefault="00423895" w:rsidP="00423895">
      <w:pPr>
        <w:pStyle w:val="EndNoteBibliography"/>
        <w:ind w:left="720" w:hanging="720"/>
      </w:pPr>
      <w:r w:rsidRPr="00423895">
        <w:t>13.</w:t>
      </w:r>
      <w:r w:rsidRPr="00423895">
        <w:tab/>
        <w:t xml:space="preserve">Majumdar, A. and A. Jain. </w:t>
      </w:r>
      <w:r w:rsidRPr="00423895">
        <w:rPr>
          <w:i/>
        </w:rPr>
        <w:t xml:space="preserve">Cold-start, warm-start and everything in between: </w:t>
      </w:r>
      <w:r w:rsidRPr="00423895">
        <w:rPr>
          <w:i/>
        </w:rPr>
        <w:lastRenderedPageBreak/>
        <w:t>an autoencoder based approach to recommendation</w:t>
      </w:r>
      <w:r w:rsidRPr="00423895">
        <w:t xml:space="preserve">. in </w:t>
      </w:r>
      <w:r w:rsidRPr="00423895">
        <w:rPr>
          <w:i/>
        </w:rPr>
        <w:t>2017 International Joint Conference on Neural Networks (IJCNN)</w:t>
      </w:r>
      <w:r w:rsidRPr="00423895">
        <w:t>. 2017. IEEE.</w:t>
      </w:r>
    </w:p>
    <w:p w:rsidR="00423895" w:rsidRPr="00423895" w:rsidRDefault="00423895" w:rsidP="00423895">
      <w:pPr>
        <w:pStyle w:val="EndNoteBibliography"/>
        <w:ind w:left="720" w:hanging="720"/>
      </w:pPr>
      <w:r w:rsidRPr="00423895">
        <w:t>14.</w:t>
      </w:r>
      <w:r w:rsidRPr="00423895">
        <w:tab/>
        <w:t xml:space="preserve">Zhuang, F., et al., </w:t>
      </w:r>
      <w:r w:rsidRPr="00423895">
        <w:rPr>
          <w:i/>
        </w:rPr>
        <w:t>Representation learning via Dual-Autoencoder for recommendation.</w:t>
      </w:r>
      <w:r w:rsidRPr="00423895">
        <w:t xml:space="preserve"> 2017. </w:t>
      </w:r>
      <w:r w:rsidRPr="00423895">
        <w:rPr>
          <w:b/>
        </w:rPr>
        <w:t>90</w:t>
      </w:r>
      <w:r w:rsidRPr="00423895">
        <w:t>: p. 83-89.</w:t>
      </w:r>
    </w:p>
    <w:p w:rsidR="00423895" w:rsidRPr="00423895" w:rsidRDefault="00423895" w:rsidP="00423895">
      <w:pPr>
        <w:pStyle w:val="EndNoteBibliography"/>
        <w:ind w:left="720" w:hanging="720"/>
      </w:pPr>
      <w:r w:rsidRPr="00423895">
        <w:t>15.</w:t>
      </w:r>
      <w:r w:rsidRPr="00423895">
        <w:tab/>
        <w:t xml:space="preserve">Volkovs, M., G. Yu, and T. Poutanen. </w:t>
      </w:r>
      <w:r w:rsidRPr="00423895">
        <w:rPr>
          <w:i/>
        </w:rPr>
        <w:t>Dropoutnet: Addressing cold start in recommender systems</w:t>
      </w:r>
      <w:r w:rsidRPr="00423895">
        <w:t xml:space="preserve">. in </w:t>
      </w:r>
      <w:r w:rsidRPr="00423895">
        <w:rPr>
          <w:i/>
        </w:rPr>
        <w:t>Advances in Neural Information Processing Systems</w:t>
      </w:r>
      <w:r w:rsidRPr="00423895">
        <w:t>. 2017.</w:t>
      </w:r>
    </w:p>
    <w:p w:rsidR="00423895" w:rsidRPr="00423895" w:rsidRDefault="00423895" w:rsidP="00423895">
      <w:pPr>
        <w:pStyle w:val="EndNoteBibliography"/>
        <w:ind w:left="720" w:hanging="720"/>
      </w:pPr>
      <w:r w:rsidRPr="00423895">
        <w:t>16.</w:t>
      </w:r>
      <w:r w:rsidRPr="00423895">
        <w:tab/>
        <w:t xml:space="preserve">Shi, S., et al. </w:t>
      </w:r>
      <w:r w:rsidRPr="00423895">
        <w:rPr>
          <w:i/>
        </w:rPr>
        <w:t>Attention-based adaptive model to unify warm and cold starts recommendation</w:t>
      </w:r>
      <w:r w:rsidRPr="00423895">
        <w:t xml:space="preserve">. in </w:t>
      </w:r>
      <w:r w:rsidRPr="00423895">
        <w:rPr>
          <w:i/>
        </w:rPr>
        <w:t>Proceedings of the 27th ACM International Conference on Information and Knowledge Management</w:t>
      </w:r>
      <w:r w:rsidRPr="00423895">
        <w:t>. 2018.</w:t>
      </w:r>
    </w:p>
    <w:p w:rsidR="00423895" w:rsidRPr="00423895" w:rsidRDefault="00423895" w:rsidP="00423895">
      <w:pPr>
        <w:pStyle w:val="EndNoteBibliography"/>
        <w:ind w:left="720" w:hanging="720"/>
      </w:pPr>
      <w:r w:rsidRPr="00423895">
        <w:t>17.</w:t>
      </w:r>
      <w:r w:rsidRPr="00423895">
        <w:tab/>
        <w:t xml:space="preserve">Rashid, A.M., G. Karypis, and J.J.A.S.E.N. Riedl, </w:t>
      </w:r>
      <w:r w:rsidRPr="00423895">
        <w:rPr>
          <w:i/>
        </w:rPr>
        <w:t>Learning preferences of new users in recommender systems: an information theoretic approach.</w:t>
      </w:r>
      <w:r w:rsidRPr="00423895">
        <w:t xml:space="preserve"> 2008. </w:t>
      </w:r>
      <w:r w:rsidRPr="00423895">
        <w:rPr>
          <w:b/>
        </w:rPr>
        <w:t>10</w:t>
      </w:r>
      <w:r w:rsidRPr="00423895">
        <w:t>(2): p. 90-100.</w:t>
      </w:r>
    </w:p>
    <w:p w:rsidR="00423895" w:rsidRPr="00423895" w:rsidRDefault="00423895" w:rsidP="00423895">
      <w:pPr>
        <w:pStyle w:val="EndNoteBibliography"/>
        <w:ind w:left="720" w:hanging="720"/>
      </w:pPr>
      <w:r w:rsidRPr="00423895">
        <w:t>18.</w:t>
      </w:r>
      <w:r w:rsidRPr="00423895">
        <w:tab/>
        <w:t xml:space="preserve">Rodriguez, A. and A.J.S. Laio, </w:t>
      </w:r>
      <w:r w:rsidRPr="00423895">
        <w:rPr>
          <w:i/>
        </w:rPr>
        <w:t>Clustering by fast search and find of density peaks.</w:t>
      </w:r>
      <w:r w:rsidRPr="00423895">
        <w:t xml:space="preserve"> 2014. </w:t>
      </w:r>
      <w:r w:rsidRPr="00423895">
        <w:rPr>
          <w:b/>
        </w:rPr>
        <w:t>344</w:t>
      </w:r>
      <w:r w:rsidRPr="00423895">
        <w:t>(6191): p. 1492-1496.</w:t>
      </w:r>
    </w:p>
    <w:p w:rsidR="00423895" w:rsidRPr="00423895" w:rsidRDefault="00423895" w:rsidP="00423895">
      <w:pPr>
        <w:pStyle w:val="EndNoteBibliography"/>
        <w:ind w:left="720" w:hanging="720"/>
      </w:pPr>
      <w:r w:rsidRPr="00423895">
        <w:t>19.</w:t>
      </w:r>
      <w:r w:rsidRPr="00423895">
        <w:tab/>
        <w:t xml:space="preserve">Järvelin, K. and J.J.A.T.o.I.S. Kekäläinen, </w:t>
      </w:r>
      <w:r w:rsidRPr="00423895">
        <w:rPr>
          <w:i/>
        </w:rPr>
        <w:t>Cumulated gain-based evaluation of IR techniques.</w:t>
      </w:r>
      <w:r w:rsidRPr="00423895">
        <w:t xml:space="preserve"> 2002. </w:t>
      </w:r>
      <w:r w:rsidRPr="00423895">
        <w:rPr>
          <w:b/>
        </w:rPr>
        <w:t>20</w:t>
      </w:r>
      <w:r w:rsidRPr="00423895">
        <w:t>(4): p. 422-446.</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5247"/>
    <w:rsid w:val="00045E51"/>
    <w:rsid w:val="0006007D"/>
    <w:rsid w:val="00063126"/>
    <w:rsid w:val="000679EB"/>
    <w:rsid w:val="00074A34"/>
    <w:rsid w:val="00077BA4"/>
    <w:rsid w:val="000E111B"/>
    <w:rsid w:val="00107ACF"/>
    <w:rsid w:val="00114B05"/>
    <w:rsid w:val="001315DD"/>
    <w:rsid w:val="00153CD5"/>
    <w:rsid w:val="00157EC6"/>
    <w:rsid w:val="0016017B"/>
    <w:rsid w:val="00161A0A"/>
    <w:rsid w:val="00163CC5"/>
    <w:rsid w:val="0018521C"/>
    <w:rsid w:val="001957D6"/>
    <w:rsid w:val="001961E2"/>
    <w:rsid w:val="00197EC6"/>
    <w:rsid w:val="001A70FC"/>
    <w:rsid w:val="001B77BE"/>
    <w:rsid w:val="001D7B6F"/>
    <w:rsid w:val="001E19E7"/>
    <w:rsid w:val="001E6877"/>
    <w:rsid w:val="00201025"/>
    <w:rsid w:val="002161E7"/>
    <w:rsid w:val="00251B71"/>
    <w:rsid w:val="002671EF"/>
    <w:rsid w:val="0029155B"/>
    <w:rsid w:val="002B17FC"/>
    <w:rsid w:val="002B6A5F"/>
    <w:rsid w:val="002B748E"/>
    <w:rsid w:val="002C356D"/>
    <w:rsid w:val="002D7EBC"/>
    <w:rsid w:val="002E5057"/>
    <w:rsid w:val="002F11EA"/>
    <w:rsid w:val="003122AC"/>
    <w:rsid w:val="00323AA9"/>
    <w:rsid w:val="003410C5"/>
    <w:rsid w:val="003552CA"/>
    <w:rsid w:val="00355396"/>
    <w:rsid w:val="00372D63"/>
    <w:rsid w:val="00382545"/>
    <w:rsid w:val="00383A12"/>
    <w:rsid w:val="003C037D"/>
    <w:rsid w:val="003C3F0B"/>
    <w:rsid w:val="003D45DD"/>
    <w:rsid w:val="0040268C"/>
    <w:rsid w:val="004115E2"/>
    <w:rsid w:val="004166D7"/>
    <w:rsid w:val="00417C98"/>
    <w:rsid w:val="00423895"/>
    <w:rsid w:val="00436EF2"/>
    <w:rsid w:val="0044387B"/>
    <w:rsid w:val="00451C85"/>
    <w:rsid w:val="00455251"/>
    <w:rsid w:val="0048467A"/>
    <w:rsid w:val="004A7614"/>
    <w:rsid w:val="004C696E"/>
    <w:rsid w:val="004E4329"/>
    <w:rsid w:val="004E4AEB"/>
    <w:rsid w:val="004E5620"/>
    <w:rsid w:val="00544B89"/>
    <w:rsid w:val="005E4D74"/>
    <w:rsid w:val="0060561B"/>
    <w:rsid w:val="00613120"/>
    <w:rsid w:val="0061489F"/>
    <w:rsid w:val="00617DC2"/>
    <w:rsid w:val="00643E9F"/>
    <w:rsid w:val="006449C5"/>
    <w:rsid w:val="0066303C"/>
    <w:rsid w:val="0066394F"/>
    <w:rsid w:val="00665951"/>
    <w:rsid w:val="006E5DBB"/>
    <w:rsid w:val="006F19CD"/>
    <w:rsid w:val="006F2D9A"/>
    <w:rsid w:val="0071039E"/>
    <w:rsid w:val="00720C61"/>
    <w:rsid w:val="00731218"/>
    <w:rsid w:val="00790C9C"/>
    <w:rsid w:val="007918AB"/>
    <w:rsid w:val="007935CF"/>
    <w:rsid w:val="0079738D"/>
    <w:rsid w:val="007A1D93"/>
    <w:rsid w:val="007F2A9D"/>
    <w:rsid w:val="007F7C81"/>
    <w:rsid w:val="00801DBF"/>
    <w:rsid w:val="0080662E"/>
    <w:rsid w:val="008147C4"/>
    <w:rsid w:val="0082002D"/>
    <w:rsid w:val="00827AF2"/>
    <w:rsid w:val="00840F79"/>
    <w:rsid w:val="008415C4"/>
    <w:rsid w:val="00872EA5"/>
    <w:rsid w:val="008B5AD6"/>
    <w:rsid w:val="008C68EF"/>
    <w:rsid w:val="008D7A4D"/>
    <w:rsid w:val="00904645"/>
    <w:rsid w:val="00923041"/>
    <w:rsid w:val="00923B9C"/>
    <w:rsid w:val="00930845"/>
    <w:rsid w:val="0095039A"/>
    <w:rsid w:val="00954416"/>
    <w:rsid w:val="00960A10"/>
    <w:rsid w:val="00963657"/>
    <w:rsid w:val="00971D87"/>
    <w:rsid w:val="00990B8E"/>
    <w:rsid w:val="009E352F"/>
    <w:rsid w:val="00A208B8"/>
    <w:rsid w:val="00A23792"/>
    <w:rsid w:val="00A24CA1"/>
    <w:rsid w:val="00A268B6"/>
    <w:rsid w:val="00A627A8"/>
    <w:rsid w:val="00A75924"/>
    <w:rsid w:val="00AA3468"/>
    <w:rsid w:val="00AA4A35"/>
    <w:rsid w:val="00AB2CCB"/>
    <w:rsid w:val="00AB76DD"/>
    <w:rsid w:val="00AD0D20"/>
    <w:rsid w:val="00AD6D57"/>
    <w:rsid w:val="00AE336F"/>
    <w:rsid w:val="00AE5416"/>
    <w:rsid w:val="00B232DC"/>
    <w:rsid w:val="00B664CB"/>
    <w:rsid w:val="00B71AA9"/>
    <w:rsid w:val="00BB0DA3"/>
    <w:rsid w:val="00BD38C9"/>
    <w:rsid w:val="00BF4EEE"/>
    <w:rsid w:val="00C54C69"/>
    <w:rsid w:val="00C66D7A"/>
    <w:rsid w:val="00C976ED"/>
    <w:rsid w:val="00CA1EDE"/>
    <w:rsid w:val="00CC5A12"/>
    <w:rsid w:val="00CD7AD4"/>
    <w:rsid w:val="00CE1240"/>
    <w:rsid w:val="00CE41A4"/>
    <w:rsid w:val="00D01D7E"/>
    <w:rsid w:val="00D112CD"/>
    <w:rsid w:val="00D11459"/>
    <w:rsid w:val="00D2239C"/>
    <w:rsid w:val="00D228DB"/>
    <w:rsid w:val="00D40407"/>
    <w:rsid w:val="00D61C1A"/>
    <w:rsid w:val="00D912AC"/>
    <w:rsid w:val="00D9593E"/>
    <w:rsid w:val="00DD1F86"/>
    <w:rsid w:val="00DE22F1"/>
    <w:rsid w:val="00E02A0B"/>
    <w:rsid w:val="00E314E4"/>
    <w:rsid w:val="00E80CF8"/>
    <w:rsid w:val="00E95A81"/>
    <w:rsid w:val="00EA5EA2"/>
    <w:rsid w:val="00EB4683"/>
    <w:rsid w:val="00EB5F84"/>
    <w:rsid w:val="00EF764E"/>
    <w:rsid w:val="00F13873"/>
    <w:rsid w:val="00F43EF9"/>
    <w:rsid w:val="00F445B7"/>
    <w:rsid w:val="00F83443"/>
    <w:rsid w:val="00FB5C97"/>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4C3CA-7BBF-454E-B886-1B688A869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4</TotalTime>
  <Pages>40</Pages>
  <Words>11581</Words>
  <Characters>66016</Characters>
  <Application>Microsoft Office Word</Application>
  <DocSecurity>0</DocSecurity>
  <Lines>550</Lines>
  <Paragraphs>154</Paragraphs>
  <ScaleCrop>false</ScaleCrop>
  <Company/>
  <LinksUpToDate>false</LinksUpToDate>
  <CharactersWithSpaces>77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27</cp:revision>
  <dcterms:created xsi:type="dcterms:W3CDTF">2020-05-31T14:11:00Z</dcterms:created>
  <dcterms:modified xsi:type="dcterms:W3CDTF">2020-06-19T15:58:00Z</dcterms:modified>
</cp:coreProperties>
</file>